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B9575E" w:rsidP="00B80F66">
      <w:r>
        <w:t xml:space="preserve">According to the study by </w:t>
      </w:r>
      <w:proofErr w:type="spellStart"/>
      <w:r>
        <w:t>Coifman</w:t>
      </w:r>
      <w:proofErr w:type="spellEnd"/>
      <w:r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>
        <w:t xml:space="preserve"> Furthermore they have noticed that the </w:t>
      </w:r>
      <w:r w:rsidR="004034A6">
        <w:t>early</w:t>
      </w:r>
      <w:r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>
        <w:t xml:space="preserve"> had become</w:t>
      </w:r>
      <w:r w:rsidR="0062063C">
        <w:t xml:space="preserve"> less fea</w:t>
      </w:r>
      <w:r w:rsidR="0062063C" w:rsidRPr="0062063C">
        <w:t>sible</w:t>
      </w:r>
      <w:r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 xml:space="preserve">s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 xml:space="preserve">, and Sumitomo IDET </w:t>
      </w:r>
      <w:r w:rsidR="00E04A9C">
        <w:rPr>
          <w:rFonts w:cs="Times New Roman"/>
          <w:szCs w:val="24"/>
        </w:rPr>
        <w:t>(</w:t>
      </w:r>
      <w:proofErr w:type="spellStart"/>
      <w:r w:rsidR="00E04A9C">
        <w:rPr>
          <w:rFonts w:cs="Times New Roman"/>
          <w:szCs w:val="24"/>
        </w:rPr>
        <w:t>Chat</w:t>
      </w:r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 xml:space="preserve">ow, occlusion, camera vibration due to wind, lighting transitions between night/day and day/night, and long shadows linking vehicles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r w:rsidR="00E81D30">
        <w:rPr>
          <w:rFonts w:cs="Times New Roman"/>
          <w:szCs w:val="24"/>
        </w:rPr>
        <w:t xml:space="preserve"> For each of this modal, they have discussed the mechanism used inside and features available</w:t>
      </w:r>
      <w:r w:rsidR="00EA53D2">
        <w:rPr>
          <w:rFonts w:cs="Times New Roman"/>
          <w:szCs w:val="24"/>
        </w:rPr>
        <w:t xml:space="preserve"> along with the limitations of each modal</w:t>
      </w:r>
      <w:r w:rsidR="00E81D30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Problem definition</w:t>
      </w:r>
    </w:p>
    <w:p w:rsidR="00DB563F" w:rsidRPr="00C95442" w:rsidRDefault="00FC6D3B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>After the study of existing vehicle detection system</w:t>
      </w:r>
      <w:r w:rsidR="00E412D5">
        <w:rPr>
          <w:rFonts w:cs="Times New Roman"/>
          <w:szCs w:val="24"/>
        </w:rPr>
        <w:t>s</w:t>
      </w:r>
      <w:r>
        <w:rPr>
          <w:rFonts w:cs="Times New Roman"/>
          <w:szCs w:val="24"/>
        </w:rPr>
        <w:t xml:space="preserve">, they have identified the following </w:t>
      </w:r>
      <w:r w:rsidRPr="00C95442">
        <w:rPr>
          <w:rFonts w:cs="Times New Roman"/>
          <w:szCs w:val="24"/>
        </w:rPr>
        <w:t xml:space="preserve">stringent requirements </w:t>
      </w:r>
      <w:r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Default="00FC6D3B" w:rsidP="00CC57F5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y have stated that </w:t>
      </w:r>
      <w:r w:rsidRPr="00C95442">
        <w:rPr>
          <w:rFonts w:cs="Times New Roman"/>
          <w:szCs w:val="24"/>
        </w:rPr>
        <w:t xml:space="preserve">many of these criteria still cannot be met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</w:t>
      </w:r>
      <w:r w:rsidR="00CC57F5">
        <w:rPr>
          <w:rFonts w:cs="Times New Roman"/>
          <w:szCs w:val="24"/>
        </w:rPr>
        <w:t xml:space="preserve">, and therefore the requirement of </w:t>
      </w:r>
      <w:r w:rsidR="00CC57F5" w:rsidRPr="00CC57F5">
        <w:rPr>
          <w:rFonts w:cs="Times New Roman"/>
          <w:szCs w:val="24"/>
        </w:rPr>
        <w:t>tra</w:t>
      </w:r>
      <w:r w:rsidR="00CC57F5">
        <w:rPr>
          <w:rFonts w:cs="Times New Roman"/>
          <w:szCs w:val="24"/>
        </w:rPr>
        <w:t>ffi</w:t>
      </w:r>
      <w:r w:rsidR="00CC57F5" w:rsidRPr="00CC57F5">
        <w:rPr>
          <w:rFonts w:cs="Times New Roman"/>
          <w:szCs w:val="24"/>
        </w:rPr>
        <w:t>c surveillance</w:t>
      </w:r>
      <w:r w:rsidR="00CC57F5">
        <w:rPr>
          <w:rFonts w:cs="Times New Roman"/>
          <w:szCs w:val="24"/>
        </w:rPr>
        <w:t xml:space="preserve"> </w:t>
      </w:r>
      <w:r w:rsidR="00CC57F5" w:rsidRPr="00CC57F5">
        <w:rPr>
          <w:rFonts w:cs="Times New Roman"/>
          <w:szCs w:val="24"/>
        </w:rPr>
        <w:t xml:space="preserve">under </w:t>
      </w:r>
      <w:r w:rsidR="00CC57F5">
        <w:rPr>
          <w:rFonts w:cs="Times New Roman"/>
          <w:szCs w:val="24"/>
        </w:rPr>
        <w:t xml:space="preserve">all </w:t>
      </w:r>
      <w:r w:rsidR="00CC57F5" w:rsidRPr="00CC57F5">
        <w:rPr>
          <w:rFonts w:cs="Times New Roman"/>
          <w:szCs w:val="24"/>
        </w:rPr>
        <w:t>conditions</w:t>
      </w:r>
      <w:r w:rsidR="00B40B75">
        <w:rPr>
          <w:rFonts w:cs="Times New Roman"/>
          <w:szCs w:val="24"/>
        </w:rPr>
        <w:t>.</w:t>
      </w:r>
    </w:p>
    <w:p w:rsidR="009B01BC" w:rsidRDefault="009B01BC" w:rsidP="00CC57F5">
      <w:pPr>
        <w:rPr>
          <w:rFonts w:cs="Times New Roman"/>
          <w:szCs w:val="24"/>
        </w:rPr>
      </w:pPr>
    </w:p>
    <w:p w:rsidR="00610C8A" w:rsidRPr="00C95442" w:rsidRDefault="00610C8A" w:rsidP="00CC57F5">
      <w:pPr>
        <w:rPr>
          <w:rFonts w:cs="Times New Roman"/>
          <w:szCs w:val="24"/>
        </w:rPr>
      </w:pPr>
    </w:p>
    <w:p w:rsidR="009F22DD" w:rsidRDefault="009F22DD" w:rsidP="009F22DD">
      <w:pPr>
        <w:pStyle w:val="cbtlssubheadlevel1"/>
      </w:pPr>
      <w:r>
        <w:lastRenderedPageBreak/>
        <w:t>Hypothesis development</w:t>
      </w:r>
    </w:p>
    <w:p w:rsidR="003C1954" w:rsidRDefault="00BA78F7" w:rsidP="0013735E">
      <w:r>
        <w:t>In order to address the requirement they identified during the p</w:t>
      </w:r>
      <w:r w:rsidRPr="00BA78F7">
        <w:t>reliminary stud</w:t>
      </w:r>
      <w:r>
        <w:t>y, they have proposed a new vehicle tracking system which includes camera calibration, feature detection, feature trackin</w:t>
      </w:r>
      <w:r w:rsidR="009B01BC">
        <w:t>g, and feature grouping modules based on f</w:t>
      </w:r>
      <w:r w:rsidR="009B01BC" w:rsidRPr="009B01BC">
        <w:t>eature based tracking algorithm</w:t>
      </w:r>
      <w:r w:rsidR="009B01BC">
        <w:t>. T</w:t>
      </w:r>
      <w:r w:rsidR="00AA18E3">
        <w:t>hey have</w:t>
      </w:r>
      <w:r w:rsidR="0013735E">
        <w:t xml:space="preserve"> </w:t>
      </w:r>
      <w:r w:rsidR="009B01BC">
        <w:t xml:space="preserve">assumed that the </w:t>
      </w:r>
      <w:r w:rsidR="00296694">
        <w:t>proposed</w:t>
      </w:r>
      <w:r w:rsidR="0013735E">
        <w:t xml:space="preserve"> feature based tracking as a means to improve detector performance in congestion and di</w:t>
      </w:r>
      <w:r w:rsidR="0013735E">
        <w:rPr>
          <w:rFonts w:cs="Times New Roman"/>
        </w:rPr>
        <w:t>ffi</w:t>
      </w:r>
      <w:r w:rsidR="00AA18E3">
        <w:t>cult lighting conditions, and also to facilitate new and improved tra</w:t>
      </w:r>
      <w:r w:rsidR="00AA18E3">
        <w:rPr>
          <w:rFonts w:cs="Times New Roman"/>
        </w:rPr>
        <w:t>ffi</w:t>
      </w:r>
      <w:r w:rsidR="00AA18E3">
        <w:t>c parameters by using</w:t>
      </w:r>
      <w:r w:rsidR="0013735E">
        <w:t xml:space="preserve"> true wide-area detection </w:t>
      </w:r>
      <w:r w:rsidR="00AA18E3">
        <w:t>to yield</w:t>
      </w:r>
      <w:r w:rsidR="0013735E">
        <w:t xml:space="preserve"> vehicle trajectories.</w:t>
      </w:r>
    </w:p>
    <w:p w:rsidR="009F22DD" w:rsidRDefault="009F22DD" w:rsidP="009F22DD">
      <w:pPr>
        <w:pStyle w:val="cbtlssubheadlevel1"/>
      </w:pPr>
      <w:r>
        <w:t>Experimental design</w:t>
      </w:r>
    </w:p>
    <w:p w:rsidR="00610C8A" w:rsidRDefault="006B2949" w:rsidP="006B2949">
      <w:proofErr w:type="spellStart"/>
      <w:r w:rsidRPr="006B2949">
        <w:t>Coifman</w:t>
      </w:r>
      <w:proofErr w:type="spellEnd"/>
      <w:r w:rsidRPr="006B2949">
        <w:t xml:space="preserve"> and coworkers</w:t>
      </w:r>
      <w:r>
        <w:t xml:space="preserve"> have designed a vehicle tracking system which consists of camera calibration, feature detection, feature tracking, and feature grouping modules. According to their design, the camera calibration is conducted once, o</w:t>
      </w:r>
      <w:r>
        <w:rPr>
          <w:rFonts w:cs="Times New Roman"/>
        </w:rPr>
        <w:t>ff</w:t>
      </w:r>
      <w:r>
        <w:t>line, for a given location and then, the other modules are designed to run continuously online in real-time.</w:t>
      </w:r>
    </w:p>
    <w:p w:rsidR="006B2949" w:rsidRDefault="004B3F44" w:rsidP="006B2949">
      <w:pPr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5pt;height:227.25pt">
            <v:imagedata r:id="rId8" o:title="Capture"/>
          </v:shape>
        </w:pict>
      </w:r>
    </w:p>
    <w:p w:rsidR="006B2949" w:rsidRDefault="006B2949" w:rsidP="006B2949">
      <w:pPr>
        <w:jc w:val="center"/>
        <w:rPr>
          <w:b/>
        </w:rPr>
      </w:pPr>
      <w:r w:rsidRPr="006B2949">
        <w:rPr>
          <w:b/>
        </w:rPr>
        <w:t>Figure 1 - Block diagram of the vehicle tracking system</w:t>
      </w:r>
    </w:p>
    <w:p w:rsidR="006B2949" w:rsidRDefault="00A34232" w:rsidP="00A34232">
      <w:r>
        <w:t xml:space="preserve">The above figure 1 shows the block diagram of the proposed system, it contains the planned </w:t>
      </w:r>
      <w:r w:rsidRPr="00A34232">
        <w:t>vehicle classi</w:t>
      </w:r>
      <w:r>
        <w:t>fi</w:t>
      </w:r>
      <w:r w:rsidRPr="00A34232">
        <w:t xml:space="preserve">cation </w:t>
      </w:r>
      <w:r>
        <w:t>module to be added in future indicated in dashed lines. Here TMC stands for tra</w:t>
      </w:r>
      <w:r>
        <w:rPr>
          <w:rFonts w:cs="Times New Roman"/>
        </w:rPr>
        <w:t>ffi</w:t>
      </w:r>
      <w:r>
        <w:t>c management center.</w:t>
      </w:r>
    </w:p>
    <w:p w:rsidR="008A5063" w:rsidRPr="006B2949" w:rsidRDefault="008A5063" w:rsidP="008A5063">
      <w:r>
        <w:t>They have implemented the vehicle tracker on a network of 13 Texas Instruments C40 digital signal processing (DSP) chips. The computationally heavy operations in the tracking algorithm, convolution in the feature detector and correlation in feature tra</w:t>
      </w:r>
      <w:r w:rsidR="001D2F28">
        <w:t>cker, are placed on the C40 net</w:t>
      </w:r>
      <w:r>
        <w:t xml:space="preserve">work, while the grouper is run on the host PC. </w:t>
      </w:r>
    </w:p>
    <w:p w:rsidR="009F22DD" w:rsidRDefault="009F22DD" w:rsidP="009F22DD">
      <w:pPr>
        <w:pStyle w:val="cbtlssubheadlevel1"/>
      </w:pPr>
      <w:r>
        <w:lastRenderedPageBreak/>
        <w:t>Data Collection</w:t>
      </w:r>
    </w:p>
    <w:p w:rsidR="00A54BCD" w:rsidRDefault="008D724E" w:rsidP="008D724E">
      <w:r>
        <w:t>For the testing purposes of the proposed tracking system they have gone through two major phases of testing. First, the system has been tested offline, using pre-digitized video sequences for development purposes such as to analyze errors like false detections, false negatives, and over groupings. Second, the real-time system has been tested on a large data set to see if the system could accurately measure aggregate traffic parameters.</w:t>
      </w:r>
      <w:r w:rsidR="00A54BCD">
        <w:t xml:space="preserve"> During the second phase, the on</w:t>
      </w:r>
      <w:r>
        <w:t>line testing of tra</w:t>
      </w:r>
      <w:r w:rsidR="00A54BCD">
        <w:t>ffi</w:t>
      </w:r>
      <w:r>
        <w:t>c parameters</w:t>
      </w:r>
      <w:r w:rsidR="00A54BCD">
        <w:t xml:space="preserve">, they have </w:t>
      </w:r>
      <w:r>
        <w:t>tested flow, average velocity a</w:t>
      </w:r>
      <w:r w:rsidR="00A54BCD">
        <w:t xml:space="preserve">nd density. These parameters have been </w:t>
      </w:r>
      <w:r>
        <w:t>computed separately for each lane of tra</w:t>
      </w:r>
      <w:r>
        <w:rPr>
          <w:rFonts w:cs="Times New Roman"/>
        </w:rPr>
        <w:t>ffi</w:t>
      </w:r>
      <w:r>
        <w:t xml:space="preserve">c and are sampled over a </w:t>
      </w:r>
      <w:r w:rsidR="00A54BCD">
        <w:t xml:space="preserve">5 min </w:t>
      </w:r>
      <w:r>
        <w:t>sample period.</w:t>
      </w:r>
      <w:r w:rsidR="00A54BCD">
        <w:t xml:space="preserve"> Since they have noted that g</w:t>
      </w:r>
      <w:r>
        <w:t>enerating manual ground truth data is very time consu</w:t>
      </w:r>
      <w:r w:rsidR="00A54BCD">
        <w:t xml:space="preserve">ming and labor intensive, they had used </w:t>
      </w:r>
      <w:r>
        <w:t xml:space="preserve">existing loop detectors to verify the vehicle tracker over a large data set. </w:t>
      </w:r>
    </w:p>
    <w:p w:rsidR="00C464D7" w:rsidRDefault="00C464D7" w:rsidP="00BE18E6">
      <w:r>
        <w:t>The vehicle tracker has been tested on approximately 44 lane-hours of video from the Florin Road interchange along State Highway 99 in Sacramento. The test set includes all observed operating conditions: day, night, twilight, long shadows and</w:t>
      </w:r>
      <w:r w:rsidR="00BE18E6">
        <w:t xml:space="preserve"> rain. The final test set included approximately 40,000 vehicle observations which were distributed over 514 samples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687A9C" w:rsidRDefault="00EF333E" w:rsidP="00687A9C">
      <w:r>
        <w:t xml:space="preserve">The collected data from the proposed system has been </w:t>
      </w:r>
      <w:proofErr w:type="spellStart"/>
      <w:r>
        <w:t>analysed</w:t>
      </w:r>
      <w:proofErr w:type="spellEnd"/>
      <w:r>
        <w:t xml:space="preserve"> and compared against the </w:t>
      </w:r>
      <w:r w:rsidRPr="00EF333E">
        <w:t>ground truth data</w:t>
      </w:r>
      <w:r>
        <w:t xml:space="preserve"> collected.</w:t>
      </w:r>
      <w:r w:rsidR="00D868A9">
        <w:t xml:space="preserve"> They have calculated the e</w:t>
      </w:r>
      <w:r w:rsidR="00D868A9" w:rsidRPr="00D868A9">
        <w:t xml:space="preserve">rror distribution for velocity, </w:t>
      </w:r>
      <w:r w:rsidR="00D868A9">
        <w:t>fl</w:t>
      </w:r>
      <w:r w:rsidR="00D868A9" w:rsidRPr="00D868A9">
        <w:t>ow and density over 44 lane-hours of data</w:t>
      </w:r>
      <w:r w:rsidR="00D868A9">
        <w:t xml:space="preserve"> as indicated below,</w:t>
      </w:r>
    </w:p>
    <w:p w:rsidR="00D868A9" w:rsidRDefault="004B3F44" w:rsidP="00D868A9">
      <w:pPr>
        <w:jc w:val="center"/>
      </w:pPr>
      <w:r>
        <w:pict>
          <v:shape id="_x0000_i1026" type="#_x0000_t75" style="width:450.75pt;height:100.5pt">
            <v:imagedata r:id="rId9" o:title="Capture"/>
          </v:shape>
        </w:pict>
      </w:r>
    </w:p>
    <w:p w:rsidR="00D868A9" w:rsidRDefault="00D868A9" w:rsidP="00D868A9">
      <w:pPr>
        <w:jc w:val="center"/>
        <w:rPr>
          <w:b/>
        </w:rPr>
      </w:pPr>
      <w:r>
        <w:rPr>
          <w:b/>
        </w:rPr>
        <w:t>Table</w:t>
      </w:r>
      <w:r w:rsidRPr="006B2949">
        <w:rPr>
          <w:b/>
        </w:rPr>
        <w:t xml:space="preserve"> 1 - </w:t>
      </w:r>
      <w:r>
        <w:rPr>
          <w:b/>
        </w:rPr>
        <w:t>E</w:t>
      </w:r>
      <w:r w:rsidRPr="00D868A9">
        <w:rPr>
          <w:b/>
        </w:rPr>
        <w:t>rror distribution for velocity, flow and density over 44 lane-hours of data</w:t>
      </w:r>
    </w:p>
    <w:p w:rsidR="00D868A9" w:rsidRDefault="00CE4CDB" w:rsidP="001D25EA">
      <w:r>
        <w:t xml:space="preserve">They have noted that </w:t>
      </w:r>
      <w:r w:rsidRPr="00CE4CDB">
        <w:t>the measured velocity is very accurate</w:t>
      </w:r>
      <w:r>
        <w:t xml:space="preserve"> by the new system</w:t>
      </w:r>
      <w:r w:rsidR="00C1131D">
        <w:t>,</w:t>
      </w:r>
      <w:r>
        <w:t xml:space="preserve"> and the system p</w:t>
      </w:r>
      <w:r w:rsidRPr="00CE4CDB">
        <w:t xml:space="preserve">erformance </w:t>
      </w:r>
      <w:r>
        <w:t>have</w:t>
      </w:r>
      <w:r w:rsidRPr="00CE4CDB">
        <w:t xml:space="preserve"> not show</w:t>
      </w:r>
      <w:r>
        <w:t>n</w:t>
      </w:r>
      <w:r w:rsidRPr="00CE4CDB">
        <w:t xml:space="preserve"> any signi</w:t>
      </w:r>
      <w:r>
        <w:t>fi</w:t>
      </w:r>
      <w:r w:rsidRPr="00CE4CDB">
        <w:t>cant changes under di</w:t>
      </w:r>
      <w:r>
        <w:t>ffe</w:t>
      </w:r>
      <w:r w:rsidRPr="00CE4CDB">
        <w:t>rent conditions</w:t>
      </w:r>
      <w:r>
        <w:t>, in which the other traditional systems failed</w:t>
      </w:r>
      <w:r w:rsidRPr="00CE4CDB">
        <w:t>.</w:t>
      </w:r>
    </w:p>
    <w:p w:rsidR="00687A9C" w:rsidRDefault="00687A9C" w:rsidP="00687A9C"/>
    <w:p w:rsidR="002F6B62" w:rsidRDefault="002F6B62" w:rsidP="009F22DD">
      <w:pPr>
        <w:pStyle w:val="cbtlssubheadlevel1"/>
      </w:pPr>
      <w:r>
        <w:lastRenderedPageBreak/>
        <w:t>Conclusion</w:t>
      </w:r>
    </w:p>
    <w:p w:rsidR="00E62FDC" w:rsidRDefault="00196DF7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conclusion, they have stated that the presented </w:t>
      </w:r>
      <w:r w:rsidRPr="00760485">
        <w:rPr>
          <w:rFonts w:cs="Times New Roman"/>
          <w:szCs w:val="24"/>
        </w:rPr>
        <w:t>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 xml:space="preserve">tracking </w:t>
      </w:r>
      <w:r w:rsidR="00E62FDC" w:rsidRPr="00760485">
        <w:rPr>
          <w:rFonts w:cs="Times New Roman"/>
          <w:szCs w:val="24"/>
        </w:rPr>
        <w:t xml:space="preserve">system </w:t>
      </w:r>
      <w:r w:rsidR="00E62FDC">
        <w:rPr>
          <w:rFonts w:cs="Times New Roman"/>
          <w:szCs w:val="24"/>
        </w:rPr>
        <w:t>is</w:t>
      </w:r>
      <w:r>
        <w:rPr>
          <w:rFonts w:cs="Times New Roman"/>
          <w:szCs w:val="24"/>
        </w:rPr>
        <w:t xml:space="preserve"> capable of operating</w:t>
      </w:r>
      <w:r w:rsidRPr="00760485">
        <w:rPr>
          <w:rFonts w:cs="Times New Roman"/>
          <w:szCs w:val="24"/>
        </w:rPr>
        <w:t xml:space="preserve"> under challenging conditions</w:t>
      </w:r>
      <w:r>
        <w:rPr>
          <w:rFonts w:cs="Times New Roman"/>
          <w:szCs w:val="24"/>
        </w:rPr>
        <w:t xml:space="preserve"> like 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</w:t>
      </w:r>
      <w:r w:rsidR="00E62FDC">
        <w:rPr>
          <w:rFonts w:cs="Times New Roman"/>
          <w:szCs w:val="24"/>
        </w:rPr>
        <w:t xml:space="preserve">, in which </w:t>
      </w:r>
      <w:r w:rsidR="00E62FDC" w:rsidRPr="00760485">
        <w:rPr>
          <w:rFonts w:cs="Times New Roman"/>
          <w:szCs w:val="24"/>
        </w:rPr>
        <w:t>existing</w:t>
      </w:r>
      <w:r w:rsidR="00760485">
        <w:rPr>
          <w:rFonts w:cs="Times New Roman"/>
          <w:szCs w:val="24"/>
        </w:rPr>
        <w:t xml:space="preserve"> systems have problems with</w:t>
      </w:r>
      <w:r w:rsidR="00E62FDC">
        <w:rPr>
          <w:rFonts w:cs="Times New Roman"/>
          <w:szCs w:val="24"/>
        </w:rPr>
        <w:t>.</w:t>
      </w:r>
      <w:r w:rsidR="00760485">
        <w:rPr>
          <w:rFonts w:cs="Times New Roman"/>
          <w:szCs w:val="24"/>
        </w:rPr>
        <w:t xml:space="preserve"> </w:t>
      </w:r>
    </w:p>
    <w:p w:rsidR="00E62FDC" w:rsidRDefault="00E62FDC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 proposed system has overcome the challenges faced by traditional systems by tracking vehicle features i</w:t>
      </w:r>
      <w:r w:rsidR="00760485" w:rsidRPr="00760485">
        <w:rPr>
          <w:rFonts w:cs="Times New Roman"/>
          <w:szCs w:val="24"/>
        </w:rPr>
        <w:t>nstead of tracking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entire vehicles, </w:t>
      </w:r>
      <w:r>
        <w:rPr>
          <w:rFonts w:cs="Times New Roman"/>
          <w:szCs w:val="24"/>
        </w:rPr>
        <w:t>making</w:t>
      </w:r>
      <w:r w:rsidR="00760485" w:rsidRPr="00760485">
        <w:rPr>
          <w:rFonts w:cs="Times New Roman"/>
          <w:szCs w:val="24"/>
        </w:rPr>
        <w:t xml:space="preserve"> the system less sensitive to the problem of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partial occlusion. The same algorithm </w:t>
      </w:r>
      <w:r w:rsidR="008518DA">
        <w:rPr>
          <w:rFonts w:cs="Times New Roman"/>
          <w:szCs w:val="24"/>
        </w:rPr>
        <w:t>has been</w:t>
      </w:r>
      <w:r w:rsidR="00760485" w:rsidRPr="00760485">
        <w:rPr>
          <w:rFonts w:cs="Times New Roman"/>
          <w:szCs w:val="24"/>
        </w:rPr>
        <w:t xml:space="preserve"> used for tracking in dayligh</w:t>
      </w:r>
      <w:r w:rsidR="00760485">
        <w:rPr>
          <w:rFonts w:cs="Times New Roman"/>
          <w:szCs w:val="24"/>
        </w:rPr>
        <w:t>t, twilight and nighttime condi</w:t>
      </w:r>
      <w:r w:rsidR="00760485" w:rsidRPr="00760485">
        <w:rPr>
          <w:rFonts w:cs="Times New Roman"/>
          <w:szCs w:val="24"/>
        </w:rPr>
        <w:t>tions, it is</w:t>
      </w:r>
      <w:r w:rsidR="008518DA">
        <w:rPr>
          <w:rFonts w:cs="Times New Roman"/>
          <w:szCs w:val="24"/>
        </w:rPr>
        <w:t xml:space="preserve"> indicated as</w:t>
      </w:r>
      <w:r w:rsidR="00760485" w:rsidRPr="00760485">
        <w:rPr>
          <w:rFonts w:cs="Times New Roman"/>
          <w:szCs w:val="24"/>
        </w:rPr>
        <w:t xml:space="preserve"> self-regulating by selecting the most salient features for the given conditions. </w:t>
      </w:r>
    </w:p>
    <w:p w:rsidR="00E0643E" w:rsidRDefault="008518DA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y have also noted that t</w:t>
      </w:r>
      <w:r w:rsidR="00760485" w:rsidRPr="00760485">
        <w:rPr>
          <w:rFonts w:cs="Times New Roman"/>
          <w:szCs w:val="24"/>
        </w:rPr>
        <w:t>he resulting vehicle trajectories c</w:t>
      </w:r>
      <w:r>
        <w:rPr>
          <w:rFonts w:cs="Times New Roman"/>
          <w:szCs w:val="24"/>
        </w:rPr>
        <w:t>ould</w:t>
      </w:r>
      <w:r w:rsidR="00760485" w:rsidRPr="00760485">
        <w:rPr>
          <w:rFonts w:cs="Times New Roman"/>
          <w:szCs w:val="24"/>
        </w:rPr>
        <w:t xml:space="preserve"> be used to provide traditional tra</w:t>
      </w:r>
      <w:r w:rsidR="00760485">
        <w:rPr>
          <w:rFonts w:cs="Times New Roman"/>
          <w:szCs w:val="24"/>
        </w:rPr>
        <w:t>ffi</w:t>
      </w:r>
      <w:r w:rsidR="00760485" w:rsidRPr="00760485">
        <w:rPr>
          <w:rFonts w:cs="Times New Roman"/>
          <w:szCs w:val="24"/>
        </w:rPr>
        <w:t>c parameters as well as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new metrics such as lane changes. </w:t>
      </w:r>
      <w:r>
        <w:rPr>
          <w:rFonts w:cs="Times New Roman"/>
          <w:szCs w:val="24"/>
        </w:rPr>
        <w:t>Furthermore they have stated that t</w:t>
      </w:r>
      <w:r w:rsidR="00760485" w:rsidRPr="00760485">
        <w:rPr>
          <w:rFonts w:cs="Times New Roman"/>
          <w:szCs w:val="24"/>
        </w:rPr>
        <w:t>he trajectories can be used as input to more sophisticated,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automated surveillance applications, </w:t>
      </w:r>
    </w:p>
    <w:p w:rsidR="0009376D" w:rsidRPr="001B7EBD" w:rsidRDefault="00C3751F" w:rsidP="00C3751F">
      <w:pPr>
        <w:rPr>
          <w:rFonts w:cs="Times New Roman"/>
          <w:b/>
        </w:rPr>
      </w:pPr>
      <w:r w:rsidRPr="001B7EBD">
        <w:rPr>
          <w:rFonts w:cs="Times New Roman"/>
          <w:b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r w:rsidRPr="00C3751F">
        <w:rPr>
          <w:rFonts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0663B2" w:rsidRPr="002029B2" w:rsidRDefault="00C3751F" w:rsidP="000663B2">
      <w:pPr>
        <w:spacing w:line="240" w:lineRule="auto"/>
        <w:rPr>
          <w:rFonts w:cs="Times New Roman"/>
        </w:rPr>
      </w:pPr>
      <w:r>
        <w:rPr>
          <w:rFonts w:cs="Times New Roman"/>
        </w:rPr>
        <w:fldChar w:fldCharType="end"/>
      </w:r>
      <w:r w:rsidR="000663B2" w:rsidRPr="004B41F4">
        <w:rPr>
          <w:rFonts w:cs="Times New Roman"/>
        </w:rPr>
        <w:t>Chao, T., Lau, B., Park, Y., 1996 Vehicle detection and classi</w:t>
      </w:r>
      <w:r w:rsidR="000663B2">
        <w:rPr>
          <w:rFonts w:cs="Times New Roman"/>
        </w:rPr>
        <w:t>fi</w:t>
      </w:r>
      <w:r w:rsidR="000663B2" w:rsidRPr="004B41F4">
        <w:rPr>
          <w:rFonts w:cs="Times New Roman"/>
        </w:rPr>
        <w:t>cation in shadowy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 xml:space="preserve">c images </w:t>
      </w:r>
      <w:r w:rsidR="000663B2">
        <w:rPr>
          <w:rFonts w:cs="Times New Roman"/>
        </w:rPr>
        <w:t>u</w:t>
      </w:r>
      <w:r w:rsidR="000663B2" w:rsidRPr="004B41F4">
        <w:rPr>
          <w:rFonts w:cs="Times New Roman"/>
        </w:rPr>
        <w:t>sing wavelets and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neural networks. In: Transportation Sensors and Controls: Collision Avoidance,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>c Management, and ITS,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SPIE Proc. Vol. 2902, pp. 136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Chatziioanou</w:t>
      </w:r>
      <w:proofErr w:type="spellEnd"/>
      <w:r w:rsidRPr="001B7EBD">
        <w:rPr>
          <w:rFonts w:cs="Times New Roman"/>
        </w:rPr>
        <w:t xml:space="preserve">, A., </w:t>
      </w: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 xml:space="preserve">, S., Ponce, L., </w:t>
      </w:r>
      <w:proofErr w:type="spellStart"/>
      <w:r w:rsidRPr="001B7EBD">
        <w:rPr>
          <w:rFonts w:cs="Times New Roman"/>
        </w:rPr>
        <w:t>Kaighn</w:t>
      </w:r>
      <w:proofErr w:type="spellEnd"/>
      <w:r w:rsidRPr="001B7EBD">
        <w:rPr>
          <w:rFonts w:cs="Times New Roman"/>
        </w:rPr>
        <w:t>, S., Staley, C., 1994. Video Image Processing Systems Applications in Transportation, Phase II. Final Report, California Polytechnic State Univ., San Luis Obispo, CA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>, S., 1991. Evaluation of Image Processing Technology for Applications in Highway Operations-Final Report, California Department of Transportation Technical Report 91-2. California Polytechnic State University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ose</w:t>
      </w:r>
      <w:proofErr w:type="spellEnd"/>
      <w:r w:rsidRPr="001B7EBD">
        <w:rPr>
          <w:rFonts w:cs="Times New Roman"/>
        </w:rPr>
        <w:t>, N., 1992. IMPACTS: an image analysis tool for motorway surveillance. Traffic Engineering and Control 33(3), 140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Klein, L., Kelley, M., (Hughes Aircraft Company), 1996. Detection Technology for IVHS: Final Report, FHWA Report No. FHWA-RD-95-100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MNDOT, 1997. Field Test of Monitoring of Urban Vehicle Operations Using Non-Intrusive Technologies, FHWA Report No. FHWA-PL-97-018.</w:t>
      </w:r>
    </w:p>
    <w:p w:rsidR="00C3751F" w:rsidRPr="002029B2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Nihan</w:t>
      </w:r>
      <w:proofErr w:type="spellEnd"/>
      <w:r w:rsidRPr="001B7EBD">
        <w:rPr>
          <w:rFonts w:cs="Times New Roman"/>
        </w:rPr>
        <w:t xml:space="preserve">, N., </w:t>
      </w:r>
      <w:proofErr w:type="spellStart"/>
      <w:r w:rsidRPr="001B7EBD">
        <w:rPr>
          <w:rFonts w:cs="Times New Roman"/>
        </w:rPr>
        <w:t>Leth</w:t>
      </w:r>
      <w:proofErr w:type="spellEnd"/>
      <w:r w:rsidRPr="001B7EBD">
        <w:rPr>
          <w:rFonts w:cs="Times New Roman"/>
        </w:rPr>
        <w:t>, M., Wong, A., 1995. Video Image Processing for freeway Monitoring and Control: Evaluation of the Mobilizer, Washington State Department of Transportation Report No. WA-RD 398.1/TNW 95-03</w:t>
      </w:r>
      <w:bookmarkStart w:id="0" w:name="_GoBack"/>
      <w:bookmarkEnd w:id="0"/>
    </w:p>
    <w:p w:rsidR="00482A76" w:rsidRDefault="00482A76"/>
    <w:sectPr w:rsidR="00482A76" w:rsidSect="004B3F44">
      <w:footerReference w:type="default" r:id="rId10"/>
      <w:pgSz w:w="11907" w:h="16839" w:code="9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26D4F" w:rsidRDefault="00526D4F" w:rsidP="003F7BBE">
      <w:pPr>
        <w:spacing w:after="0" w:line="240" w:lineRule="auto"/>
      </w:pPr>
      <w:r>
        <w:separator/>
      </w:r>
    </w:p>
  </w:endnote>
  <w:endnote w:type="continuationSeparator" w:id="0">
    <w:p w:rsidR="00526D4F" w:rsidRDefault="00526D4F" w:rsidP="003F7B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6197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81D2A" w:rsidRDefault="00581D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3F4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26D4F" w:rsidRDefault="00526D4F" w:rsidP="003F7BBE">
      <w:pPr>
        <w:spacing w:after="0" w:line="240" w:lineRule="auto"/>
      </w:pPr>
      <w:r>
        <w:separator/>
      </w:r>
    </w:p>
  </w:footnote>
  <w:footnote w:type="continuationSeparator" w:id="0">
    <w:p w:rsidR="00526D4F" w:rsidRDefault="00526D4F" w:rsidP="003F7B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23422"/>
    <w:rsid w:val="000663B2"/>
    <w:rsid w:val="00081166"/>
    <w:rsid w:val="0009376D"/>
    <w:rsid w:val="000A7118"/>
    <w:rsid w:val="0013735E"/>
    <w:rsid w:val="00182DC0"/>
    <w:rsid w:val="00183C7B"/>
    <w:rsid w:val="00196DF7"/>
    <w:rsid w:val="001B4315"/>
    <w:rsid w:val="001B7EBD"/>
    <w:rsid w:val="001D25EA"/>
    <w:rsid w:val="001D2F28"/>
    <w:rsid w:val="001D5516"/>
    <w:rsid w:val="00235672"/>
    <w:rsid w:val="00280B78"/>
    <w:rsid w:val="00282F52"/>
    <w:rsid w:val="00296694"/>
    <w:rsid w:val="002D5AA1"/>
    <w:rsid w:val="002E67C7"/>
    <w:rsid w:val="002F6B62"/>
    <w:rsid w:val="00322EB7"/>
    <w:rsid w:val="0033797C"/>
    <w:rsid w:val="00396FD6"/>
    <w:rsid w:val="003C1954"/>
    <w:rsid w:val="003F7BBE"/>
    <w:rsid w:val="004034A6"/>
    <w:rsid w:val="0043059F"/>
    <w:rsid w:val="00433246"/>
    <w:rsid w:val="00482A76"/>
    <w:rsid w:val="004B3F44"/>
    <w:rsid w:val="004B41F4"/>
    <w:rsid w:val="004E0A99"/>
    <w:rsid w:val="00526D4F"/>
    <w:rsid w:val="00581D2A"/>
    <w:rsid w:val="005C58F9"/>
    <w:rsid w:val="00610C8A"/>
    <w:rsid w:val="0062063C"/>
    <w:rsid w:val="00687A9C"/>
    <w:rsid w:val="006B2949"/>
    <w:rsid w:val="00760485"/>
    <w:rsid w:val="007868E6"/>
    <w:rsid w:val="007B6D34"/>
    <w:rsid w:val="007C1485"/>
    <w:rsid w:val="008518DA"/>
    <w:rsid w:val="008A5063"/>
    <w:rsid w:val="008C235C"/>
    <w:rsid w:val="008D724E"/>
    <w:rsid w:val="008E1BFE"/>
    <w:rsid w:val="00941BC6"/>
    <w:rsid w:val="00954EBF"/>
    <w:rsid w:val="00986353"/>
    <w:rsid w:val="009B01BC"/>
    <w:rsid w:val="009B43F8"/>
    <w:rsid w:val="009F22DD"/>
    <w:rsid w:val="00A00C0F"/>
    <w:rsid w:val="00A22092"/>
    <w:rsid w:val="00A34232"/>
    <w:rsid w:val="00A54BCD"/>
    <w:rsid w:val="00AA18E3"/>
    <w:rsid w:val="00AE03B4"/>
    <w:rsid w:val="00AE4478"/>
    <w:rsid w:val="00B14C6B"/>
    <w:rsid w:val="00B40B75"/>
    <w:rsid w:val="00B80F66"/>
    <w:rsid w:val="00B859C9"/>
    <w:rsid w:val="00B9575E"/>
    <w:rsid w:val="00BA6F5A"/>
    <w:rsid w:val="00BA78F7"/>
    <w:rsid w:val="00BE18E6"/>
    <w:rsid w:val="00C1131D"/>
    <w:rsid w:val="00C3751F"/>
    <w:rsid w:val="00C40413"/>
    <w:rsid w:val="00C464D7"/>
    <w:rsid w:val="00C55CA2"/>
    <w:rsid w:val="00C763B9"/>
    <w:rsid w:val="00C95442"/>
    <w:rsid w:val="00CA2E6D"/>
    <w:rsid w:val="00CC57F5"/>
    <w:rsid w:val="00CE4CDB"/>
    <w:rsid w:val="00D238B9"/>
    <w:rsid w:val="00D40009"/>
    <w:rsid w:val="00D54833"/>
    <w:rsid w:val="00D85375"/>
    <w:rsid w:val="00D868A9"/>
    <w:rsid w:val="00D87062"/>
    <w:rsid w:val="00DB1E2B"/>
    <w:rsid w:val="00DB563F"/>
    <w:rsid w:val="00E04A9C"/>
    <w:rsid w:val="00E0643E"/>
    <w:rsid w:val="00E412D5"/>
    <w:rsid w:val="00E62FDC"/>
    <w:rsid w:val="00E81D30"/>
    <w:rsid w:val="00EA53D2"/>
    <w:rsid w:val="00ED479F"/>
    <w:rsid w:val="00EE3EC8"/>
    <w:rsid w:val="00EF333E"/>
    <w:rsid w:val="00F03936"/>
    <w:rsid w:val="00F1159A"/>
    <w:rsid w:val="00F24E93"/>
    <w:rsid w:val="00F300B6"/>
    <w:rsid w:val="00F75EF7"/>
    <w:rsid w:val="00F91C5D"/>
    <w:rsid w:val="00FC58F5"/>
    <w:rsid w:val="00FC6D3B"/>
    <w:rsid w:val="00FE13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7BB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7BBE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4B1AAE-9394-4BC5-9781-D09517FCEE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1</TotalTime>
  <Pages>7</Pages>
  <Words>1637</Words>
  <Characters>9334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09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</cp:lastModifiedBy>
  <cp:revision>99</cp:revision>
  <dcterms:created xsi:type="dcterms:W3CDTF">2016-03-30T06:33:00Z</dcterms:created>
  <dcterms:modified xsi:type="dcterms:W3CDTF">2016-04-07T0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